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9B4F31">
      <w:pPr>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5F039698" w14:textId="77777777" w:rsidR="00E164E4" w:rsidRPr="007A3639" w:rsidRDefault="007A3639" w:rsidP="007E021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316E5403" w14:textId="77777777" w:rsidR="00E164E4" w:rsidRDefault="00E164E4">
      <w:pPr>
        <w:pStyle w:val="AbstractTitle"/>
      </w:pPr>
      <w:r>
        <w:t>Abstract</w:t>
      </w:r>
    </w:p>
    <w:p w14:paraId="7099BE0B" w14:textId="77777777" w:rsidR="00E164E4" w:rsidRDefault="00E164E4">
      <w:pPr>
        <w:rPr>
          <w:i/>
        </w:rPr>
      </w:pPr>
    </w:p>
    <w:p w14:paraId="551CACB9" w14:textId="77777777" w:rsidR="00082EB8" w:rsidRDefault="00BA2506" w:rsidP="001E1D17">
      <w:pPr>
        <w:pStyle w:val="AbstractText"/>
      </w:pPr>
      <w:r>
        <w:t xml:space="preserve">Restaurants are on the top of business ideas it falls into the hospitality business </w:t>
      </w:r>
      <w:r w:rsidR="001E1D17">
        <w:t>category;</w:t>
      </w:r>
      <w:r>
        <w:t xml:space="preserve"> a restaurant business plan varies from person to person and different types of restaurant are always competing despite what kind of food the restaurant offers but not all the restaurant succeed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t xml:space="preserve">In </w:t>
      </w:r>
      <w:r w:rsidR="001E1D17">
        <w:t>this</w:t>
      </w:r>
      <w:r>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 of view</w:t>
      </w:r>
      <w:r w:rsidR="00A56DC7">
        <w:t xml:space="preserve">. </w:t>
      </w:r>
    </w:p>
    <w:p w14:paraId="481B1172" w14:textId="77777777" w:rsidR="0048775C" w:rsidRDefault="0048775C" w:rsidP="0048775C">
      <w:pPr>
        <w:pStyle w:val="AbstractText"/>
      </w:pPr>
    </w:p>
    <w:p w14:paraId="51790CE4" w14:textId="0EA7172D" w:rsidR="00E164E4" w:rsidRDefault="00E164E4">
      <w:pPr>
        <w:pStyle w:val="Heading1"/>
      </w:pPr>
      <w:r>
        <w:t>1. Introduction</w:t>
      </w:r>
    </w:p>
    <w:p w14:paraId="01C0B074" w14:textId="2A1FA90E" w:rsidR="00485A68" w:rsidRDefault="00894E5F" w:rsidP="00894E5F">
      <w:pPr>
        <w:tabs>
          <w:tab w:val="left" w:pos="284"/>
        </w:tabs>
      </w:pPr>
      <w:r>
        <w:tab/>
        <w:t>Opening a restaurant is a challenging process especially when the target has limited income such as student in this case.</w:t>
      </w:r>
    </w:p>
    <w:p w14:paraId="5E2DF2C9" w14:textId="325D5C92" w:rsidR="00485A68" w:rsidRDefault="00485A68" w:rsidP="00485A68">
      <w:pPr>
        <w:tabs>
          <w:tab w:val="left" w:pos="284"/>
        </w:tabs>
      </w:pPr>
    </w:p>
    <w:p w14:paraId="42B509F5" w14:textId="364BC955" w:rsidR="00604BE1" w:rsidRDefault="00604BE1" w:rsidP="00485A68">
      <w:pPr>
        <w:tabs>
          <w:tab w:val="left" w:pos="284"/>
        </w:tabs>
      </w:pPr>
    </w:p>
    <w:p w14:paraId="147786BE" w14:textId="4878D7BA" w:rsidR="00604BE1" w:rsidRDefault="00604BE1" w:rsidP="00485A68">
      <w:pPr>
        <w:tabs>
          <w:tab w:val="left" w:pos="284"/>
        </w:tabs>
      </w:pPr>
    </w:p>
    <w:p w14:paraId="5EF8D6F5" w14:textId="0B5B4D6C" w:rsidR="00604BE1" w:rsidRDefault="00604BE1" w:rsidP="00485A68">
      <w:pPr>
        <w:tabs>
          <w:tab w:val="left" w:pos="284"/>
        </w:tabs>
      </w:pPr>
    </w:p>
    <w:p w14:paraId="48B5E899" w14:textId="05A9108D" w:rsidR="00604BE1" w:rsidRDefault="00604BE1" w:rsidP="00485A68">
      <w:pPr>
        <w:tabs>
          <w:tab w:val="left" w:pos="284"/>
        </w:tabs>
      </w:pPr>
    </w:p>
    <w:p w14:paraId="41EC91F7" w14:textId="2BA89908" w:rsidR="00604BE1" w:rsidRDefault="00604BE1" w:rsidP="00485A68">
      <w:pPr>
        <w:tabs>
          <w:tab w:val="left" w:pos="284"/>
        </w:tabs>
      </w:pPr>
    </w:p>
    <w:p w14:paraId="7E039BBF" w14:textId="6B7AF867" w:rsidR="00604BE1" w:rsidRDefault="00604BE1" w:rsidP="00485A68">
      <w:pPr>
        <w:tabs>
          <w:tab w:val="left" w:pos="284"/>
        </w:tabs>
      </w:pPr>
    </w:p>
    <w:p w14:paraId="679877BC" w14:textId="5F364BED" w:rsidR="00604BE1" w:rsidRDefault="00604BE1" w:rsidP="00485A68">
      <w:pPr>
        <w:tabs>
          <w:tab w:val="left" w:pos="284"/>
        </w:tabs>
      </w:pPr>
    </w:p>
    <w:p w14:paraId="410B9AC4" w14:textId="753D189B" w:rsidR="00604BE1" w:rsidRDefault="00604BE1" w:rsidP="00485A68">
      <w:pPr>
        <w:tabs>
          <w:tab w:val="left" w:pos="284"/>
        </w:tabs>
      </w:pPr>
    </w:p>
    <w:p w14:paraId="43E5F67B" w14:textId="682DB668" w:rsidR="00604BE1" w:rsidRDefault="00604BE1" w:rsidP="00485A68">
      <w:pPr>
        <w:tabs>
          <w:tab w:val="left" w:pos="284"/>
        </w:tabs>
      </w:pPr>
    </w:p>
    <w:p w14:paraId="3CBB98EF" w14:textId="03E6EAE9" w:rsidR="00604BE1" w:rsidRDefault="00604BE1" w:rsidP="00485A68">
      <w:pPr>
        <w:tabs>
          <w:tab w:val="left" w:pos="284"/>
        </w:tabs>
      </w:pPr>
    </w:p>
    <w:p w14:paraId="4CCE9734" w14:textId="2C8B8653" w:rsidR="00604BE1" w:rsidRDefault="00604BE1" w:rsidP="00485A68">
      <w:pPr>
        <w:tabs>
          <w:tab w:val="left" w:pos="284"/>
        </w:tabs>
      </w:pPr>
    </w:p>
    <w:p w14:paraId="7FACEF39" w14:textId="28624C14" w:rsidR="00604BE1" w:rsidRDefault="00604BE1" w:rsidP="00485A68">
      <w:pPr>
        <w:tabs>
          <w:tab w:val="left" w:pos="284"/>
        </w:tabs>
      </w:pPr>
    </w:p>
    <w:p w14:paraId="5E0D642B" w14:textId="42C8BBB5" w:rsidR="00604BE1" w:rsidRDefault="00604BE1" w:rsidP="00485A68">
      <w:pPr>
        <w:tabs>
          <w:tab w:val="left" w:pos="284"/>
        </w:tabs>
      </w:pPr>
    </w:p>
    <w:p w14:paraId="29D5F2C9" w14:textId="0FCFCF4E" w:rsidR="00604BE1" w:rsidRDefault="00604BE1" w:rsidP="00485A68">
      <w:pPr>
        <w:tabs>
          <w:tab w:val="left" w:pos="284"/>
        </w:tabs>
      </w:pPr>
    </w:p>
    <w:p w14:paraId="3250A559" w14:textId="5AE42225" w:rsidR="00604BE1" w:rsidRDefault="00604BE1" w:rsidP="00485A68">
      <w:pPr>
        <w:tabs>
          <w:tab w:val="left" w:pos="284"/>
        </w:tabs>
      </w:pPr>
    </w:p>
    <w:p w14:paraId="7CFEC4F9" w14:textId="54D77500" w:rsidR="00604BE1" w:rsidRDefault="00604BE1" w:rsidP="00485A68">
      <w:pPr>
        <w:tabs>
          <w:tab w:val="left" w:pos="284"/>
        </w:tabs>
      </w:pPr>
    </w:p>
    <w:p w14:paraId="68B0543E" w14:textId="4F9CC728" w:rsidR="00604BE1" w:rsidRDefault="00604BE1" w:rsidP="00485A68">
      <w:pPr>
        <w:tabs>
          <w:tab w:val="left" w:pos="284"/>
        </w:tabs>
      </w:pPr>
    </w:p>
    <w:p w14:paraId="4C91344E" w14:textId="799067F4" w:rsidR="00604BE1" w:rsidRDefault="00604BE1" w:rsidP="00485A68">
      <w:pPr>
        <w:tabs>
          <w:tab w:val="left" w:pos="284"/>
        </w:tabs>
      </w:pPr>
    </w:p>
    <w:p w14:paraId="33F0F0C1" w14:textId="3D50F25B" w:rsidR="00604BE1" w:rsidRDefault="00604BE1" w:rsidP="00485A68">
      <w:pPr>
        <w:tabs>
          <w:tab w:val="left" w:pos="284"/>
        </w:tabs>
      </w:pPr>
    </w:p>
    <w:p w14:paraId="52B59FA2" w14:textId="77777777" w:rsidR="00604BE1" w:rsidRPr="00485A68" w:rsidRDefault="00604BE1" w:rsidP="00485A68">
      <w:pPr>
        <w:tabs>
          <w:tab w:val="left" w:pos="284"/>
        </w:tabs>
      </w:pPr>
    </w:p>
    <w:p w14:paraId="0892DAD4" w14:textId="3C66BD59" w:rsidR="00831B53" w:rsidRDefault="00E164E4" w:rsidP="001E1D17">
      <w:pPr>
        <w:pStyle w:val="Heading1"/>
      </w:pPr>
      <w:r>
        <w:t xml:space="preserve">2. </w:t>
      </w:r>
      <w:r w:rsidR="000A664B" w:rsidRPr="000A664B">
        <w:t>Related Work</w:t>
      </w:r>
    </w:p>
    <w:p w14:paraId="3037A7F4" w14:textId="242D5808" w:rsidR="005C6BA7" w:rsidRDefault="008D1553" w:rsidP="001107A4">
      <w:pPr>
        <w:ind w:firstLine="284"/>
      </w:pPr>
      <w:r>
        <w:t xml:space="preserve">So many </w:t>
      </w:r>
      <w:r w:rsidR="00604BE1">
        <w:t>researches</w:t>
      </w:r>
      <w:r>
        <w:t xml:space="preserve"> had been conducted </w:t>
      </w:r>
      <w:r w:rsidR="005C6BA7">
        <w:t>to apply big data in real life restaurants.</w:t>
      </w:r>
    </w:p>
    <w:p w14:paraId="229A4C63" w14:textId="71E25794" w:rsidR="00604BE1" w:rsidRDefault="005C6BA7" w:rsidP="001107A4">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804365">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1]","plainTextFormattedCitation":"[1]","previouslyFormattedCitation":"[1]"},"properties":{"noteIndex":0},"schema":"https://github.com/citation-style-language/schema/raw/master/csl-citation.json"}</w:instrText>
      </w:r>
      <w:r w:rsidR="00FE6770">
        <w:fldChar w:fldCharType="separate"/>
      </w:r>
      <w:r w:rsidR="00FE6770" w:rsidRPr="00FE6770">
        <w:rPr>
          <w:noProof/>
        </w:rPr>
        <w:t>[1]</w:t>
      </w:r>
      <w:r w:rsidR="00FE6770">
        <w:fldChar w:fldCharType="end"/>
      </w:r>
      <w:r>
        <w:t>.</w:t>
      </w:r>
    </w:p>
    <w:p w14:paraId="6C652947" w14:textId="77777777" w:rsidR="00604BE1" w:rsidRDefault="00604BE1" w:rsidP="001107A4">
      <w:pPr>
        <w:ind w:firstLine="284"/>
      </w:pPr>
    </w:p>
    <w:p w14:paraId="1F702424" w14:textId="77777777" w:rsidR="00604BE1" w:rsidRDefault="00604BE1" w:rsidP="00604BE1">
      <w:pPr>
        <w:keepNext/>
        <w:ind w:firstLine="284"/>
      </w:pPr>
      <w:r>
        <w:rPr>
          <w:noProof/>
        </w:rPr>
        <w:drawing>
          <wp:inline distT="0" distB="0" distL="0" distR="0" wp14:anchorId="53F4F5FF" wp14:editId="579A939C">
            <wp:extent cx="2825115" cy="4149090"/>
            <wp:effectExtent l="0" t="0" r="0" b="381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a:extLst>
                        <a:ext uri="{28A0092B-C50C-407E-A947-70E740481C1C}">
                          <a14:useLocalDpi xmlns:a14="http://schemas.microsoft.com/office/drawing/2010/main" val="0"/>
                        </a:ext>
                      </a:extLst>
                    </a:blip>
                    <a:stretch>
                      <a:fillRect/>
                    </a:stretch>
                  </pic:blipFill>
                  <pic:spPr>
                    <a:xfrm>
                      <a:off x="0" y="0"/>
                      <a:ext cx="2825115" cy="4149090"/>
                    </a:xfrm>
                    <a:prstGeom prst="rect">
                      <a:avLst/>
                    </a:prstGeom>
                  </pic:spPr>
                </pic:pic>
              </a:graphicData>
            </a:graphic>
          </wp:inline>
        </w:drawing>
      </w:r>
    </w:p>
    <w:p w14:paraId="3130B081" w14:textId="77777777" w:rsidR="00604BE1" w:rsidRDefault="00604BE1" w:rsidP="00604BE1">
      <w:pPr>
        <w:pStyle w:val="Caption"/>
        <w:jc w:val="center"/>
      </w:pPr>
    </w:p>
    <w:p w14:paraId="2C273E04" w14:textId="23E206EE" w:rsidR="00604BE1" w:rsidRDefault="00604BE1" w:rsidP="00604BE1">
      <w:pPr>
        <w:pStyle w:val="Caption"/>
        <w:jc w:val="center"/>
      </w:pPr>
      <w:r>
        <w:t xml:space="preserve">Fig. </w:t>
      </w:r>
      <w:r>
        <w:fldChar w:fldCharType="begin"/>
      </w:r>
      <w:r>
        <w:instrText xml:space="preserve"> SEQ Fig. \* ARABIC </w:instrText>
      </w:r>
      <w:r>
        <w:fldChar w:fldCharType="separate"/>
      </w:r>
      <w:r>
        <w:rPr>
          <w:noProof/>
        </w:rPr>
        <w:t>1</w:t>
      </w:r>
      <w:r>
        <w:fldChar w:fldCharType="end"/>
      </w:r>
      <w:r>
        <w:t xml:space="preserve"> </w:t>
      </w:r>
      <w:r w:rsidRPr="00950A5F">
        <w:t>Diagram of Research Process</w:t>
      </w:r>
    </w:p>
    <w:p w14:paraId="1FFFFE9A" w14:textId="1CB673F0" w:rsidR="006E453C" w:rsidRDefault="005C6BA7" w:rsidP="006E453C">
      <w:pPr>
        <w:ind w:firstLine="284"/>
      </w:pPr>
      <w:r>
        <w:t xml:space="preserve">     </w:t>
      </w:r>
      <w:r w:rsidR="008D1553">
        <w:t xml:space="preserve"> </w:t>
      </w:r>
    </w:p>
    <w:p w14:paraId="1E8A81F6" w14:textId="7D7CE3AE" w:rsidR="006E453C" w:rsidRPr="002E1C39" w:rsidRDefault="002E1C39" w:rsidP="006E453C">
      <w:pPr>
        <w:ind w:firstLine="284"/>
        <w:rPr>
          <w:lang w:val="en-MY"/>
        </w:rPr>
      </w:pPr>
      <w:r>
        <w:t xml:space="preserve">Another group were focusing on the student eating habits and the factors that affect it. The study was conducted on 291 university students (141 females, 150 males). The research concentrates on the emotional state of students by identifying life satisfaction scale, </w:t>
      </w:r>
      <w:r>
        <w:lastRenderedPageBreak/>
        <w:t>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r w:rsidR="00804365">
        <w:t>s</w:t>
      </w:r>
      <w:r w:rsidR="00804365" w:rsidRPr="00804365">
        <w:t xml:space="preserve">if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804365">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2]","plainTextFormattedCitation":"[2]"},"properties":{"noteIndex":0},"schema":"https://github.com/citation-style-language/schema/raw/master/csl-citation.json"}</w:instrText>
      </w:r>
      <w:r w:rsidR="00804365">
        <w:fldChar w:fldCharType="separate"/>
      </w:r>
      <w:r w:rsidR="00804365" w:rsidRPr="00804365">
        <w:rPr>
          <w:noProof/>
        </w:rPr>
        <w:t>[2]</w:t>
      </w:r>
      <w:r w:rsidR="00804365">
        <w:fldChar w:fldCharType="end"/>
      </w:r>
      <w:bookmarkStart w:id="0" w:name="_GoBack"/>
      <w:bookmarkEnd w:id="0"/>
      <w:r w:rsidR="00804365">
        <w:t>.</w:t>
      </w:r>
    </w:p>
    <w:p w14:paraId="571B4492" w14:textId="77777777" w:rsidR="006E453C" w:rsidRPr="006E453C" w:rsidRDefault="006E453C" w:rsidP="006E453C">
      <w:pPr>
        <w:ind w:firstLine="284"/>
      </w:pPr>
    </w:p>
    <w:p w14:paraId="62619DE8" w14:textId="3FCE786C" w:rsidR="00E164E4" w:rsidRPr="004165BF" w:rsidRDefault="00E164E4" w:rsidP="004165BF">
      <w:pPr>
        <w:pStyle w:val="Heading1"/>
      </w:pPr>
      <w:r>
        <w:t>3. 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7C99C1BC" w14:textId="77777777" w:rsidR="00B82798" w:rsidRDefault="00B82798" w:rsidP="001E1D17">
      <w:pPr>
        <w:pStyle w:val="Heading2"/>
        <w:jc w:val="center"/>
      </w:pPr>
      <w:r>
        <w:rPr>
          <w:noProof/>
        </w:rPr>
        <w:drawing>
          <wp:inline distT="0" distB="0" distL="0" distR="0" wp14:anchorId="66026320" wp14:editId="506CCB27">
            <wp:extent cx="2401135" cy="1759431"/>
            <wp:effectExtent l="0" t="0" r="0" b="635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65577" cy="1806651"/>
                    </a:xfrm>
                    <a:prstGeom prst="rect">
                      <a:avLst/>
                    </a:prstGeom>
                  </pic:spPr>
                </pic:pic>
              </a:graphicData>
            </a:graphic>
          </wp:inline>
        </w:drawing>
      </w:r>
    </w:p>
    <w:p w14:paraId="31AA53FE" w14:textId="77777777" w:rsidR="00B82798" w:rsidRDefault="00B82798" w:rsidP="00CD6280">
      <w:pPr>
        <w:pStyle w:val="Heading2"/>
      </w:pPr>
    </w:p>
    <w:p w14:paraId="6E64F323" w14:textId="77777777" w:rsidR="00B82798" w:rsidRDefault="00B82798" w:rsidP="00CD6280">
      <w:pPr>
        <w:pStyle w:val="Heading2"/>
      </w:pPr>
    </w:p>
    <w:p w14:paraId="31D08AF0" w14:textId="77777777" w:rsidR="00B82798" w:rsidRPr="00B82798" w:rsidRDefault="00B82798" w:rsidP="00B82798"/>
    <w:p w14:paraId="286EF188" w14:textId="77777777" w:rsidR="00B82798" w:rsidRDefault="00ED3E8B" w:rsidP="00CD6280">
      <w:pPr>
        <w:pStyle w:val="Heading2"/>
      </w:pPr>
      <w:r>
        <w:t>3.1. Business understating</w:t>
      </w:r>
    </w:p>
    <w:p w14:paraId="4334A7CD" w14:textId="77777777"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14:paraId="5616428E" w14:textId="77777777" w:rsidR="002A4A98" w:rsidRPr="002A4A98" w:rsidRDefault="00CD6280" w:rsidP="00ED3E8B">
      <w:pPr>
        <w:pStyle w:val="Heading2"/>
      </w:pPr>
      <w:r>
        <w:t>3.</w:t>
      </w:r>
      <w:r w:rsidR="00ED3E8B">
        <w:t>2</w:t>
      </w:r>
      <w:r>
        <w:t xml:space="preserve">. </w:t>
      </w:r>
      <w:r w:rsidR="00A62193">
        <w:t>Data</w:t>
      </w:r>
      <w:r w:rsidR="003A55F6">
        <w:t xml:space="preserve"> </w:t>
      </w:r>
      <w:r w:rsidR="00A31FFF">
        <w:t>set</w:t>
      </w:r>
    </w:p>
    <w:p w14:paraId="2F042EAF" w14:textId="313B3C88"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w:t>
      </w:r>
      <w:r w:rsidR="00FE56BB" w:rsidRPr="00FE56BB">
        <w:t xml:space="preserve">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804365">
        <w:instrText>ADDIN CSL_CITATION {"citationItems":[{"id":"ITEM-1","itemData":{"URL":"https://www.kaggle.com/borapajo/food-choices","id":"ITEM-1","issued":{"date-parts":[["0"]]},"title":"Food choices | Kaggle","type":"webpage"},"uris":["http://www.mendeley.com/documents/?uuid=fa0e5eb1-5446-3f58-b689-b554f19fbc7f"]}],"mendeley":{"formattedCitation":"[3]","plainTextFormattedCitation":"[3]","previouslyFormattedCitation":"[2]"},"properties":{"noteIndex":0},"schema":"https://github.com/citation-style-language/schema/raw/master/csl-citation.json"}</w:instrText>
      </w:r>
      <w:r w:rsidR="00DB7605">
        <w:fldChar w:fldCharType="separate"/>
      </w:r>
      <w:r w:rsidR="00804365" w:rsidRPr="00804365">
        <w:rPr>
          <w:noProof/>
        </w:rPr>
        <w:t>[3]</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05BB49F5" w:rsidR="00994487" w:rsidRDefault="001A6E11" w:rsidP="00ED3E8B">
      <w:pPr>
        <w:pStyle w:val="Caption"/>
        <w:jc w:val="center"/>
      </w:pPr>
      <w:r>
        <w:t xml:space="preserve">Fig. </w:t>
      </w:r>
      <w:r>
        <w:fldChar w:fldCharType="begin"/>
      </w:r>
      <w:r>
        <w:instrText xml:space="preserve"> SEQ Fig. \* ARABIC </w:instrText>
      </w:r>
      <w:r>
        <w:fldChar w:fldCharType="separate"/>
      </w:r>
      <w:r w:rsidR="00604BE1">
        <w:rPr>
          <w:noProof/>
        </w:rPr>
        <w:t>2</w:t>
      </w:r>
      <w:r>
        <w:fldChar w:fldCharType="end"/>
      </w:r>
      <w:r>
        <w:t xml:space="preserve"> Visualization of some data set attributes</w:t>
      </w:r>
    </w:p>
    <w:p w14:paraId="2D4FC385" w14:textId="77777777" w:rsidR="00994487" w:rsidRDefault="00994487" w:rsidP="00994487"/>
    <w:p w14:paraId="680C8FDE" w14:textId="77777777"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77777777"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14:paraId="199F5C20" w14:textId="44D3F43C"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804365">
        <w:instrText>ADDIN CSL_CITATION {"citationItems":[{"id":"ITEM-1","itemData":{"URL":"http://stanford.edu/~cpiech/cs221/handouts/kmeans.html","id":"ITEM-1","issued":{"date-parts":[["0"]]},"title":"K-Means","type":"webpage"},"uris":["http://www.mendeley.com/documents/?uuid=8cb55fd9-cb16-3350-87a6-6aa39952773e"]}],"mendeley":{"formattedCitation":"[4]","plainTextFormattedCitation":"[4]","previouslyFormattedCitation":"[3]"},"properties":{"noteIndex":0},"schema":"https://github.com/citation-style-language/schema/raw/master/csl-citation.json"}</w:instrText>
      </w:r>
      <w:r w:rsidR="002A4A98">
        <w:fldChar w:fldCharType="separate"/>
      </w:r>
      <w:r w:rsidR="00804365" w:rsidRPr="00804365">
        <w:rPr>
          <w:noProof/>
        </w:rPr>
        <w:t>[4]</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lastRenderedPageBreak/>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5A4B5B40"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604BE1">
        <w:rPr>
          <w:noProof/>
        </w:rPr>
        <w:t>3</w:t>
      </w:r>
      <w:r>
        <w:fldChar w:fldCharType="end"/>
      </w:r>
      <w:r>
        <w:t xml:space="preserve"> K-Means Visualization</w:t>
      </w:r>
    </w:p>
    <w:p w14:paraId="5FBB7CDC" w14:textId="77777777" w:rsidR="003C78BE" w:rsidRDefault="003C78BE" w:rsidP="003C78BE">
      <w:pPr>
        <w:pStyle w:val="BodyTextIndent"/>
        <w:ind w:firstLine="0"/>
      </w:pPr>
    </w:p>
    <w:p w14:paraId="36B1E94D" w14:textId="77777777" w:rsidR="002175D9" w:rsidRPr="002175D9" w:rsidRDefault="004B1BC8" w:rsidP="002175D9">
      <w:pPr>
        <w:pStyle w:val="Heading1"/>
        <w:rPr>
          <w:sz w:val="22"/>
          <w:szCs w:val="22"/>
        </w:rPr>
      </w:pPr>
      <w:r w:rsidRPr="000C6B3E">
        <w:rPr>
          <w:sz w:val="22"/>
          <w:szCs w:val="22"/>
        </w:rPr>
        <w:t>3.</w:t>
      </w:r>
      <w:r>
        <w:rPr>
          <w:sz w:val="22"/>
          <w:szCs w:val="22"/>
        </w:rPr>
        <w:t>4</w:t>
      </w:r>
      <w:r w:rsidRPr="000C6B3E">
        <w:rPr>
          <w:sz w:val="22"/>
          <w:szCs w:val="22"/>
        </w:rPr>
        <w:t xml:space="preserve">. </w:t>
      </w:r>
      <w:r>
        <w:rPr>
          <w:sz w:val="22"/>
          <w:szCs w:val="22"/>
        </w:rPr>
        <w:t>Evaluation</w:t>
      </w:r>
    </w:p>
    <w:p w14:paraId="624FFF98" w14:textId="562AF3B8"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804365">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5]","plainTextFormattedCitation":"[5]","previouslyFormattedCitation":"[4]"},"properties":{"noteIndex":0},"schema":"https://github.com/citation-style-language/schema/raw/master/csl-citation.json"}</w:instrText>
      </w:r>
      <w:r w:rsidR="003118AD">
        <w:fldChar w:fldCharType="separate"/>
      </w:r>
      <w:r w:rsidR="00804365" w:rsidRPr="00804365">
        <w:rPr>
          <w:noProof/>
        </w:rPr>
        <w:t>[5]</w:t>
      </w:r>
      <w:r w:rsidR="003118AD">
        <w:fldChar w:fldCharType="end"/>
      </w:r>
      <w:r>
        <w:t>:</w:t>
      </w:r>
    </w:p>
    <w:p w14:paraId="320D5525" w14:textId="77777777" w:rsidR="00697F3A" w:rsidRDefault="00697F3A" w:rsidP="002175D9">
      <w:pPr>
        <w:ind w:firstLine="284"/>
      </w:pPr>
    </w:p>
    <w:p w14:paraId="448827A3" w14:textId="77777777" w:rsidR="00697F3A" w:rsidRDefault="00697F3A" w:rsidP="00697F3A">
      <w:pPr>
        <w:pStyle w:val="Heading1"/>
        <w:rPr>
          <w:sz w:val="20"/>
        </w:rPr>
      </w:pPr>
      <w:r w:rsidRPr="00697F3A">
        <w:rPr>
          <w:sz w:val="20"/>
        </w:rPr>
        <w:t>3.4.1</w:t>
      </w:r>
      <w:r w:rsidR="00057F78">
        <w:rPr>
          <w:sz w:val="20"/>
        </w:rPr>
        <w:t xml:space="preserve">. </w:t>
      </w:r>
      <w:r w:rsidRPr="00697F3A">
        <w:rPr>
          <w:sz w:val="20"/>
        </w:rPr>
        <w:t xml:space="preserve"> 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56ED3754" w:rsidR="00697F3A" w:rsidRDefault="004415A3" w:rsidP="004415A3">
      <w:pPr>
        <w:pStyle w:val="Caption"/>
        <w:jc w:val="center"/>
      </w:pPr>
      <w:r>
        <w:t xml:space="preserve">Fig. </w:t>
      </w:r>
      <w:r>
        <w:fldChar w:fldCharType="begin"/>
      </w:r>
      <w:r>
        <w:instrText xml:space="preserve"> SEQ Fig. \* ARABIC </w:instrText>
      </w:r>
      <w:r>
        <w:fldChar w:fldCharType="separate"/>
      </w:r>
      <w:r w:rsidR="00604BE1">
        <w:rPr>
          <w:noProof/>
        </w:rPr>
        <w:t>4</w:t>
      </w:r>
      <w:r>
        <w:fldChar w:fldCharType="end"/>
      </w:r>
      <w:r>
        <w:t xml:space="preserve"> </w:t>
      </w:r>
      <w:r w:rsidRPr="000A7AE0">
        <w:t>Elbow Method</w:t>
      </w:r>
    </w:p>
    <w:p w14:paraId="557D662E" w14:textId="77777777" w:rsidR="004415A3" w:rsidRPr="004415A3" w:rsidRDefault="004415A3" w:rsidP="004415A3">
      <w:r>
        <w:t>In this case the target is to have a big cluster of student so the selected value of k is 3, it might not be the optimal value but it should be acceptable for this kind of tasks.</w:t>
      </w:r>
    </w:p>
    <w:p w14:paraId="46C5C3A2" w14:textId="77777777" w:rsidR="00697F3A" w:rsidRDefault="00697F3A" w:rsidP="002175D9">
      <w:pPr>
        <w:ind w:firstLine="284"/>
      </w:pPr>
    </w:p>
    <w:p w14:paraId="2BEEFE49" w14:textId="77777777"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400150EA" w:rsidR="004B1BC8" w:rsidRDefault="00685DC2" w:rsidP="00897334">
      <w:pPr>
        <w:pStyle w:val="Caption"/>
        <w:jc w:val="center"/>
      </w:pPr>
      <w:r>
        <w:t xml:space="preserve">Fig. </w:t>
      </w:r>
      <w:r>
        <w:fldChar w:fldCharType="begin"/>
      </w:r>
      <w:r>
        <w:instrText xml:space="preserve"> SEQ Fig. \* ARABIC </w:instrText>
      </w:r>
      <w:r>
        <w:fldChar w:fldCharType="separate"/>
      </w:r>
      <w:r w:rsidR="00604BE1">
        <w:rPr>
          <w:noProof/>
        </w:rPr>
        <w:t>5</w:t>
      </w:r>
      <w:r>
        <w:fldChar w:fldCharType="end"/>
      </w:r>
      <w:r>
        <w:t xml:space="preserve"> </w:t>
      </w:r>
      <w:r w:rsidRPr="00210E5C">
        <w:t>Silhouette Analysis</w:t>
      </w:r>
    </w:p>
    <w:p w14:paraId="2982F5FF" w14:textId="77777777" w:rsidR="004F02B8" w:rsidRDefault="004F02B8" w:rsidP="004F02B8">
      <w:pPr>
        <w:pStyle w:val="Heading1"/>
      </w:pPr>
      <w:r>
        <w:t xml:space="preserve">4. </w:t>
      </w:r>
      <w:r w:rsidR="003118AD" w:rsidRPr="003118AD">
        <w:t>Conclusion</w:t>
      </w:r>
    </w:p>
    <w:p w14:paraId="2023F90D" w14:textId="77777777" w:rsidR="00761F19" w:rsidRPr="00761F19" w:rsidRDefault="00DE4D06" w:rsidP="00DE4D06">
      <w:pPr>
        <w:ind w:firstLine="284"/>
      </w:pPr>
      <w:r>
        <w:t xml:space="preserve">After 10000 iterations with k=3, K-Means algorithm reveled that the students who are clustered  in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lastRenderedPageBreak/>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3F15015C" w:rsidR="00D810A3" w:rsidRDefault="00DE4D06" w:rsidP="00DE4D06">
      <w:pPr>
        <w:pStyle w:val="Caption"/>
        <w:jc w:val="center"/>
      </w:pPr>
      <w:r>
        <w:t xml:space="preserve">Fig. </w:t>
      </w:r>
      <w:r>
        <w:fldChar w:fldCharType="begin"/>
      </w:r>
      <w:r>
        <w:instrText xml:space="preserve"> SEQ Fig. \* ARABIC </w:instrText>
      </w:r>
      <w:r>
        <w:fldChar w:fldCharType="separate"/>
      </w:r>
      <w:r w:rsidR="00604BE1">
        <w:rPr>
          <w:noProof/>
        </w:rPr>
        <w:t>6</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77777777" w:rsidR="00901242" w:rsidRPr="00761F19" w:rsidRDefault="00901242" w:rsidP="00761F19">
      <w:pPr>
        <w:rPr>
          <w:b/>
          <w:bCs/>
          <w:sz w:val="24"/>
          <w:szCs w:val="24"/>
        </w:rPr>
      </w:pPr>
      <w:r>
        <w:rPr>
          <w:b/>
          <w:bCs/>
          <w:sz w:val="24"/>
          <w:szCs w:val="24"/>
        </w:rPr>
        <w:t xml:space="preserve">5. </w:t>
      </w:r>
      <w:r w:rsidR="00461FDC">
        <w:rPr>
          <w:b/>
          <w:bCs/>
          <w:sz w:val="24"/>
          <w:szCs w:val="24"/>
        </w:rPr>
        <w:t>Acknowledgment</w:t>
      </w: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77777777" w:rsidR="00901242" w:rsidRDefault="00761F19" w:rsidP="00761F19">
      <w:r>
        <w:t>Communication Technology, International Islamic University Malaysia, Kuala Lumpur. The authors would like to thank Dr. Raini binti Hassan and the team involved in guiding and</w:t>
      </w:r>
      <w:r w:rsidR="00461FDC">
        <w:t xml:space="preserve"> </w:t>
      </w:r>
      <w:r>
        <w:t xml:space="preserve">facilitating the process in making this paper a </w:t>
      </w:r>
      <w:r w:rsidR="00BA2506">
        <w:t>success...</w:t>
      </w:r>
    </w:p>
    <w:p w14:paraId="469A8014" w14:textId="77777777" w:rsidR="00371E30" w:rsidRDefault="00371E30" w:rsidP="00901242"/>
    <w:p w14:paraId="303052F6" w14:textId="7A2E1FB3" w:rsidR="00371E30" w:rsidRDefault="00371E30" w:rsidP="00371E30">
      <w:pPr>
        <w:rPr>
          <w:b/>
          <w:bCs/>
          <w:sz w:val="24"/>
          <w:szCs w:val="24"/>
        </w:rPr>
      </w:pPr>
      <w:r>
        <w:rPr>
          <w:b/>
          <w:bCs/>
          <w:sz w:val="24"/>
          <w:szCs w:val="24"/>
        </w:rPr>
        <w:t>6. References</w:t>
      </w:r>
    </w:p>
    <w:p w14:paraId="48EB7D16" w14:textId="6A9E1571" w:rsidR="006521C4" w:rsidRDefault="006521C4" w:rsidP="001107A4">
      <w:pPr>
        <w:rPr>
          <w:b/>
          <w:bCs/>
          <w:sz w:val="24"/>
          <w:szCs w:val="24"/>
        </w:rPr>
      </w:pPr>
    </w:p>
    <w:p w14:paraId="7E49CF05" w14:textId="39D2989C" w:rsidR="00804365" w:rsidRPr="00804365" w:rsidRDefault="00EF08FA" w:rsidP="0080436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04365" w:rsidRPr="00804365">
        <w:rPr>
          <w:noProof/>
        </w:rPr>
        <w:t>[1]</w:t>
      </w:r>
      <w:r w:rsidR="00804365" w:rsidRPr="00804365">
        <w:rPr>
          <w:noProof/>
        </w:rPr>
        <w:tab/>
        <w:t xml:space="preserve">B. A. Tama, “Data mining for predicting customer satisfaction in fast-food restaurant,” </w:t>
      </w:r>
      <w:r w:rsidR="00804365" w:rsidRPr="00804365">
        <w:rPr>
          <w:i/>
          <w:iCs/>
          <w:noProof/>
        </w:rPr>
        <w:t>J. Theor. Appl. Inf. Technol.</w:t>
      </w:r>
      <w:r w:rsidR="00804365" w:rsidRPr="00804365">
        <w:rPr>
          <w:noProof/>
        </w:rPr>
        <w:t>, 2015.</w:t>
      </w:r>
    </w:p>
    <w:p w14:paraId="7097EF32" w14:textId="77777777" w:rsidR="00804365" w:rsidRPr="00804365" w:rsidRDefault="00804365" w:rsidP="00804365">
      <w:pPr>
        <w:widowControl w:val="0"/>
        <w:autoSpaceDE w:val="0"/>
        <w:autoSpaceDN w:val="0"/>
        <w:adjustRightInd w:val="0"/>
        <w:ind w:left="640" w:hanging="640"/>
        <w:rPr>
          <w:noProof/>
        </w:rPr>
      </w:pPr>
      <w:r w:rsidRPr="00804365">
        <w:rPr>
          <w:noProof/>
        </w:rPr>
        <w:t>[2]</w:t>
      </w:r>
      <w:r w:rsidRPr="00804365">
        <w:rPr>
          <w:noProof/>
        </w:rPr>
        <w:tab/>
        <w:t xml:space="preserve">A. Çekiç, E. Özkamali, and A. Buğa, “The Analysis of Variables Predicting Eating Habits of University Students,” </w:t>
      </w:r>
      <w:r w:rsidRPr="00804365">
        <w:rPr>
          <w:i/>
          <w:iCs/>
          <w:noProof/>
        </w:rPr>
        <w:t>Procedia - Soc. Behav. Sci.</w:t>
      </w:r>
      <w:r w:rsidRPr="00804365">
        <w:rPr>
          <w:noProof/>
        </w:rPr>
        <w:t>, 2014.</w:t>
      </w:r>
    </w:p>
    <w:p w14:paraId="0FC03F16" w14:textId="77777777" w:rsidR="00804365" w:rsidRPr="00804365" w:rsidRDefault="00804365" w:rsidP="00804365">
      <w:pPr>
        <w:widowControl w:val="0"/>
        <w:autoSpaceDE w:val="0"/>
        <w:autoSpaceDN w:val="0"/>
        <w:adjustRightInd w:val="0"/>
        <w:ind w:left="640" w:hanging="640"/>
        <w:rPr>
          <w:noProof/>
        </w:rPr>
      </w:pPr>
      <w:r w:rsidRPr="00804365">
        <w:rPr>
          <w:noProof/>
        </w:rPr>
        <w:t>[3]</w:t>
      </w:r>
      <w:r w:rsidRPr="00804365">
        <w:rPr>
          <w:noProof/>
        </w:rPr>
        <w:tab/>
        <w:t>“Food choices | Kaggle.” [Online]. Available: https://www.kaggle.com/borapajo/food-choices.</w:t>
      </w:r>
    </w:p>
    <w:p w14:paraId="5D40F473" w14:textId="77777777" w:rsidR="00804365" w:rsidRPr="00804365" w:rsidRDefault="00804365" w:rsidP="00804365">
      <w:pPr>
        <w:widowControl w:val="0"/>
        <w:autoSpaceDE w:val="0"/>
        <w:autoSpaceDN w:val="0"/>
        <w:adjustRightInd w:val="0"/>
        <w:ind w:left="640" w:hanging="640"/>
        <w:rPr>
          <w:noProof/>
        </w:rPr>
      </w:pPr>
      <w:r w:rsidRPr="00804365">
        <w:rPr>
          <w:noProof/>
        </w:rPr>
        <w:t>[4]</w:t>
      </w:r>
      <w:r w:rsidRPr="00804365">
        <w:rPr>
          <w:noProof/>
        </w:rPr>
        <w:tab/>
        <w:t>“K-Means.” [Online]. Available: http://stanford.edu/~cpiech/cs221/handouts/kmeans.html.</w:t>
      </w:r>
    </w:p>
    <w:p w14:paraId="1FEEC83B" w14:textId="77777777" w:rsidR="00804365" w:rsidRPr="00804365" w:rsidRDefault="00804365" w:rsidP="00804365">
      <w:pPr>
        <w:widowControl w:val="0"/>
        <w:autoSpaceDE w:val="0"/>
        <w:autoSpaceDN w:val="0"/>
        <w:adjustRightInd w:val="0"/>
        <w:ind w:left="640" w:hanging="640"/>
        <w:rPr>
          <w:noProof/>
        </w:rPr>
      </w:pPr>
      <w:r w:rsidRPr="00804365">
        <w:rPr>
          <w:noProof/>
        </w:rPr>
        <w:t>[5]</w:t>
      </w:r>
      <w:r w:rsidRPr="00804365">
        <w:rPr>
          <w:noProof/>
        </w:rPr>
        <w:tab/>
        <w:t>“K-means Clustering: Algorithm, Applications, Evaluation Methods, and Drawbacks.” [Online]. Available: https://towardsdatascience.com/k-means-clustering-algorithm-applications-evaluation-methods-and-drawbacks-aa03e644b48a.</w:t>
      </w:r>
    </w:p>
    <w:p w14:paraId="338B6080" w14:textId="48D4B123" w:rsidR="006521C4" w:rsidRPr="006521C4" w:rsidRDefault="00EF08FA" w:rsidP="00804365">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605D0E" w14:textId="77777777" w:rsidR="00BD287B" w:rsidRDefault="00BD287B" w:rsidP="009C1D3A">
      <w:r>
        <w:separator/>
      </w:r>
    </w:p>
  </w:endnote>
  <w:endnote w:type="continuationSeparator" w:id="0">
    <w:p w14:paraId="4F0810DE" w14:textId="77777777" w:rsidR="00BD287B" w:rsidRDefault="00BD287B"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58504739-E0B9-2845-8182-DBFE1AD4C45E}"/>
    <w:embedBold r:id="rId2" w:fontKey="{D7150251-0F05-EB45-B728-4FEDA1C06337}"/>
    <w:embedItalic r:id="rId3" w:fontKey="{D5CE8AEA-2094-0E4B-9ED5-5559BE881727}"/>
    <w:embedBoldItalic r:id="rId4" w:fontKey="{5E060547-F32C-5D44-BDA7-DFF652CC2771}"/>
  </w:font>
  <w:font w:name="Calibri">
    <w:panose1 w:val="020F0502020204030204"/>
    <w:charset w:val="00"/>
    <w:family w:val="swiss"/>
    <w:pitch w:val="variable"/>
    <w:sig w:usb0="E0002AFF" w:usb1="C000247B" w:usb2="00000009" w:usb3="00000000" w:csb0="000001FF" w:csb1="00000000"/>
    <w:embedRegular r:id="rId5" w:fontKey="{CB8A7A1F-ABE1-4C4C-A6ED-267DA7755776}"/>
    <w:embedBold r:id="rId6" w:fontKey="{97C1FEB1-6B1B-6D4D-869F-7F95FFC5F430}"/>
    <w:embedBoldItalic r:id="rId7" w:fontKey="{3E50AACF-8951-5D4B-9E6B-906DD8262769}"/>
  </w:font>
  <w:font w:name="Arial">
    <w:panose1 w:val="020B0604020202020204"/>
    <w:charset w:val="00"/>
    <w:family w:val="swiss"/>
    <w:pitch w:val="variable"/>
    <w:sig w:usb0="E0002AFF" w:usb1="C0007843" w:usb2="00000009" w:usb3="00000000" w:csb0="000001FF" w:csb1="00000000"/>
    <w:embedRegular r:id="rId8" w:fontKey="{A3D56FA7-4A66-EA4A-AE5F-3EB083D00923}"/>
    <w:embedBold r:id="rId9" w:fontKey="{BC555B17-137E-DD4A-8ED1-B23CB8706560}"/>
    <w:embedBoldItalic r:id="rId10" w:fontKey="{1B3EC0F5-373A-DD4E-A4EF-6ED0CB871012}"/>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56B50DB2-3AAD-2341-B513-7C829932E79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B87AE" w14:textId="77777777" w:rsidR="00BD287B" w:rsidRDefault="00BD287B" w:rsidP="009C1D3A">
      <w:r>
        <w:separator/>
      </w:r>
    </w:p>
  </w:footnote>
  <w:footnote w:type="continuationSeparator" w:id="0">
    <w:p w14:paraId="065705D7" w14:textId="77777777" w:rsidR="00BD287B" w:rsidRDefault="00BD287B"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60756"/>
    <w:rsid w:val="00163189"/>
    <w:rsid w:val="00174D4F"/>
    <w:rsid w:val="00186B7E"/>
    <w:rsid w:val="00186C05"/>
    <w:rsid w:val="001A6E11"/>
    <w:rsid w:val="001C7A71"/>
    <w:rsid w:val="001D02BC"/>
    <w:rsid w:val="001E1D17"/>
    <w:rsid w:val="001F6BA0"/>
    <w:rsid w:val="00216402"/>
    <w:rsid w:val="002175D9"/>
    <w:rsid w:val="00220EC0"/>
    <w:rsid w:val="00223FDF"/>
    <w:rsid w:val="0025440C"/>
    <w:rsid w:val="00261717"/>
    <w:rsid w:val="0027252A"/>
    <w:rsid w:val="00275055"/>
    <w:rsid w:val="0029199D"/>
    <w:rsid w:val="00295315"/>
    <w:rsid w:val="002A4A98"/>
    <w:rsid w:val="002A608E"/>
    <w:rsid w:val="002B0045"/>
    <w:rsid w:val="002B53B6"/>
    <w:rsid w:val="002B668D"/>
    <w:rsid w:val="002C0B55"/>
    <w:rsid w:val="002C122F"/>
    <w:rsid w:val="002C220D"/>
    <w:rsid w:val="002C593D"/>
    <w:rsid w:val="002E1C39"/>
    <w:rsid w:val="003002DD"/>
    <w:rsid w:val="003118AD"/>
    <w:rsid w:val="00312B7B"/>
    <w:rsid w:val="00322BC1"/>
    <w:rsid w:val="00323711"/>
    <w:rsid w:val="00340FE8"/>
    <w:rsid w:val="00363367"/>
    <w:rsid w:val="003707C6"/>
    <w:rsid w:val="00370915"/>
    <w:rsid w:val="00371E30"/>
    <w:rsid w:val="003728DD"/>
    <w:rsid w:val="00396057"/>
    <w:rsid w:val="003A55F6"/>
    <w:rsid w:val="003C2FBF"/>
    <w:rsid w:val="003C78BE"/>
    <w:rsid w:val="00407691"/>
    <w:rsid w:val="004113A4"/>
    <w:rsid w:val="004165BF"/>
    <w:rsid w:val="00421A3A"/>
    <w:rsid w:val="00434FEF"/>
    <w:rsid w:val="00440D6D"/>
    <w:rsid w:val="004415A3"/>
    <w:rsid w:val="00454741"/>
    <w:rsid w:val="00461FDC"/>
    <w:rsid w:val="004721A5"/>
    <w:rsid w:val="004726E1"/>
    <w:rsid w:val="00473C1D"/>
    <w:rsid w:val="00484EF8"/>
    <w:rsid w:val="00485A68"/>
    <w:rsid w:val="0048775C"/>
    <w:rsid w:val="004B1BC8"/>
    <w:rsid w:val="004D4346"/>
    <w:rsid w:val="004F02B8"/>
    <w:rsid w:val="00571AE2"/>
    <w:rsid w:val="005757B7"/>
    <w:rsid w:val="00576DF5"/>
    <w:rsid w:val="00586ADA"/>
    <w:rsid w:val="00593941"/>
    <w:rsid w:val="005A7C7C"/>
    <w:rsid w:val="005B41DE"/>
    <w:rsid w:val="005C6BA7"/>
    <w:rsid w:val="005E21D6"/>
    <w:rsid w:val="00604BE1"/>
    <w:rsid w:val="00616A3E"/>
    <w:rsid w:val="0062132B"/>
    <w:rsid w:val="0062300A"/>
    <w:rsid w:val="006308E1"/>
    <w:rsid w:val="0064520C"/>
    <w:rsid w:val="00646BDA"/>
    <w:rsid w:val="006521C4"/>
    <w:rsid w:val="00676447"/>
    <w:rsid w:val="00685DC2"/>
    <w:rsid w:val="00696E1A"/>
    <w:rsid w:val="00697F3A"/>
    <w:rsid w:val="006B46EC"/>
    <w:rsid w:val="006B6F19"/>
    <w:rsid w:val="006C21D3"/>
    <w:rsid w:val="006D4D13"/>
    <w:rsid w:val="006E453C"/>
    <w:rsid w:val="00700A09"/>
    <w:rsid w:val="0071669C"/>
    <w:rsid w:val="00744FBC"/>
    <w:rsid w:val="00751382"/>
    <w:rsid w:val="007569F0"/>
    <w:rsid w:val="00761F19"/>
    <w:rsid w:val="00767DC5"/>
    <w:rsid w:val="00786A3A"/>
    <w:rsid w:val="007904C1"/>
    <w:rsid w:val="00796AB2"/>
    <w:rsid w:val="007A3639"/>
    <w:rsid w:val="007A529E"/>
    <w:rsid w:val="007C510B"/>
    <w:rsid w:val="007C7524"/>
    <w:rsid w:val="007D0E9D"/>
    <w:rsid w:val="007D39A4"/>
    <w:rsid w:val="007E021C"/>
    <w:rsid w:val="007E0906"/>
    <w:rsid w:val="007E3FCC"/>
    <w:rsid w:val="007E55A4"/>
    <w:rsid w:val="00801598"/>
    <w:rsid w:val="0080341A"/>
    <w:rsid w:val="00804365"/>
    <w:rsid w:val="008103FA"/>
    <w:rsid w:val="00823E55"/>
    <w:rsid w:val="00831B53"/>
    <w:rsid w:val="00840192"/>
    <w:rsid w:val="00842184"/>
    <w:rsid w:val="00845A49"/>
    <w:rsid w:val="00852FEB"/>
    <w:rsid w:val="008552BE"/>
    <w:rsid w:val="00857D57"/>
    <w:rsid w:val="0087578C"/>
    <w:rsid w:val="00882242"/>
    <w:rsid w:val="008833F8"/>
    <w:rsid w:val="00894E5F"/>
    <w:rsid w:val="00895359"/>
    <w:rsid w:val="00897334"/>
    <w:rsid w:val="008C240F"/>
    <w:rsid w:val="008D1553"/>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94794"/>
    <w:rsid w:val="00BA2506"/>
    <w:rsid w:val="00BD287B"/>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10A3"/>
    <w:rsid w:val="00D85DFD"/>
    <w:rsid w:val="00D93A22"/>
    <w:rsid w:val="00DB415C"/>
    <w:rsid w:val="00DB7605"/>
    <w:rsid w:val="00DC5AC2"/>
    <w:rsid w:val="00DD185E"/>
    <w:rsid w:val="00DE4D06"/>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A1EB4-86D1-974D-9B83-46C80B7BF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Pages>
  <Words>2182</Words>
  <Characters>1244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47</cp:revision>
  <cp:lastPrinted>2019-04-03T19:00:00Z</cp:lastPrinted>
  <dcterms:created xsi:type="dcterms:W3CDTF">2019-04-03T19:00:00Z</dcterms:created>
  <dcterms:modified xsi:type="dcterms:W3CDTF">2019-05-0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